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93E3F" w:rsidRPr="00010FC4" w:rsidRDefault="00393E3F" w:rsidP="00393E3F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210518003"/>
      <w:r w:rsidRPr="00010FC4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</w:p>
    <w:p w:rsidR="00393E3F" w:rsidRPr="00D87DF4" w:rsidRDefault="004E1A60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93E3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93E3F" w:rsidRPr="00D87DF4">
        <w:rPr>
          <w:rFonts w:ascii="Times New Roman" w:hAnsi="Times New Roman" w:cs="Times New Roman"/>
          <w:noProof/>
          <w:sz w:val="24"/>
          <w:szCs w:val="24"/>
        </w:rPr>
        <w:t xml:space="preserve">Abdillah, A. H. (2015). Strategi Pengembangan Usaha Ternak Ayam Broiler di Kecamatan Sangatta Selatan Kabupaten Kutai Timur. </w:t>
      </w:r>
      <w:r w:rsidR="00393E3F"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Strategi Pengembangan Usaha Ternak Ayam Boiler Di Kecamatan Sangatta Selatan Kabupaten Kutai Timur</w:t>
      </w:r>
      <w:r w:rsidR="00393E3F"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93E3F"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393E3F" w:rsidRPr="00D87DF4">
        <w:rPr>
          <w:rFonts w:ascii="Times New Roman" w:hAnsi="Times New Roman" w:cs="Times New Roman"/>
          <w:noProof/>
          <w:sz w:val="24"/>
          <w:szCs w:val="24"/>
        </w:rPr>
        <w:t>(1), 47–58.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Angriana, F., Puteri, A. D., &amp; Zurrahmi, Z. (2021). Faktor-Faktor Yang Berhubungan Dengan Hygiene Sanitasi Lingkungan Pasar Tradisional Pada Petugas Kebersihan Pasar Di Kabupaten Kampar Tahun 2021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Tambusai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3), 252–261. https://doi.org/10.31004/jkt.v2i3.2297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ilgies, A. F. (2017). Peran Kualitas Produk, Harga Dan Kualitas Layanan Terhadap Kepuasan Pelanggan Billagio Skincare Clinic Siduarjo. </w:t>
      </w:r>
      <w:r w:rsidRPr="008F681E">
        <w:rPr>
          <w:rFonts w:ascii="Times New Roman" w:hAnsi="Times New Roman" w:cs="Times New Roman"/>
          <w:i/>
          <w:noProof/>
          <w:sz w:val="24"/>
          <w:szCs w:val="24"/>
        </w:rPr>
        <w:t>Ekonika : Jurnal Ekonomi Universitas Kadiri, 1</w:t>
      </w:r>
      <w:r>
        <w:rPr>
          <w:rFonts w:ascii="Times New Roman" w:hAnsi="Times New Roman" w:cs="Times New Roman"/>
          <w:noProof/>
          <w:sz w:val="24"/>
          <w:szCs w:val="24"/>
        </w:rPr>
        <w:t>(1), 78-90.</w:t>
      </w:r>
    </w:p>
    <w:p w:rsidR="00393E3F" w:rsidRPr="008F681E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  <w:t>https://doi.org/10.30737/ekonika.vIiI.7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Dunan, H., Antoni, M. R., Redaputri, A. P., &amp; Jayasinga, H. I. (2020). Analisis Faktor-Faktor yang Mempengaruhi Penjualan “Waleu” Kaos Lampung di Bandar Lampung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BMI (Jurnal Bisnis, Manajemen, Dan Informatika)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2), 167–185. https://doi.org/10.26487/jbmi.v17i2.10626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Halim, N. R., &amp; Iskandar, D. A. (2019). Pengaruh Kualitas Produk, Harga dan Strategi Promosi Terhadap Minat Beli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…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3), 415–424. http://jurnalmahasiswa.stiesia.ac.id/index.php/jirm/article/view/2605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Hamdani, H., &amp; Safrika, S. (2021). Analisis Pemasaran Ayam Potong Di Laweueng Kecamatan Muara Tiga Kabupaten Pidie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Agroristek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1), 12–18. https://doi.org/10.47647/jar.v4i1.409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Hanief, R. A., &amp; Purnama, N. I. P. I. (2024). Strategi Pemasaran Peternak Ayam Broiler Di Surya Endang Farm Kabupaten Deli Serdang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Ilmia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anajemen, ekonomi, &amp; akuntansi (MEA), 8</w:t>
      </w:r>
      <w:r>
        <w:rPr>
          <w:rFonts w:ascii="Times New Roman" w:hAnsi="Times New Roman" w:cs="Times New Roman"/>
          <w:iCs/>
          <w:noProof/>
          <w:sz w:val="24"/>
          <w:szCs w:val="24"/>
        </w:rPr>
        <w:t>(2), 1441-1454.</w:t>
      </w:r>
    </w:p>
    <w:p w:rsidR="00393E3F" w:rsidRPr="008F681E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Cs/>
          <w:noProof/>
          <w:sz w:val="24"/>
          <w:szCs w:val="24"/>
        </w:rPr>
        <w:tab/>
      </w:r>
      <w:r w:rsidRPr="00D87DF4">
        <w:rPr>
          <w:rFonts w:ascii="Times New Roman" w:hAnsi="Times New Roman" w:cs="Times New Roman"/>
          <w:noProof/>
          <w:sz w:val="24"/>
          <w:szCs w:val="24"/>
        </w:rPr>
        <w:t>https://doi.org/10.31955/mea.v8i2.4166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heri. E, I. hindarsah. (2024)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Menciptakan Keputusan Pembelian Yang Dipengaruhi Kualitas Produk Dan Kualtas Pelayanan Pada CV. Racick Pelaku UMKM Ayam Potong Di Bandung 1*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April), 71–81.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Makmur, S. (2015). Strategi Pemasaran dalam Meningkatkan Volume Penjualan (Studi Pada S-Mart Swalayan Pasir Pengaraian)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Ilmiah Cano Ekonomos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(1), 41–56. 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>https://www.neliti.com/id/publications/58203/strategi-pemasaran-dalam-meningkatkan-volume-penjualan-studi-pada-s-mart-swalaya</w:t>
      </w:r>
    </w:p>
    <w:p w:rsidR="00393E3F" w:rsidRPr="00BB1733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Mardianto, T. (2022). Pentingnya Cara Pemasaran Hasil Peternakan (Ayam Potong) Di Desa Karangrejo Kecamatan Gempol Kabupaten Pasuruan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gtisha Dkuity, 4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(2), 65-77. 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firstLine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>https://e-journal.umaha.ac.id/index.php/iqtisad/article/view/1849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Marliana Susianti, O. (2024). Perumusan Variabel Dan Indikator Dalam Penelitian Kuantitatif Kependidikan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Rokania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D87DF4">
        <w:rPr>
          <w:rFonts w:ascii="Times New Roman" w:hAnsi="Times New Roman" w:cs="Times New Roman"/>
          <w:noProof/>
          <w:sz w:val="24"/>
          <w:szCs w:val="24"/>
        </w:rPr>
        <w:t>, 18.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shuri, M., Eryana, E., &amp; Ezril, E. (2019). Faktor-Faktor Yang Mempengaruhi Keberhasilan Usaha Pedagang Pasar Sukaramai Di Kecamatan Bengkalis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IQTISHADUNA: Jurnal Ilmiah Ekonomi Kita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(1), 138–154. 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>https://doi.org/10.46367/iqtishaduna.v8i1.158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Mulyana, M. (2019). Inisiasi VIII Strategi Promosi dan Komunikasi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Materi Tutorial Online Ekma 4216 Manajemen Pemasaran</w:t>
      </w:r>
      <w:r w:rsidRPr="00D87DF4">
        <w:rPr>
          <w:rFonts w:ascii="Times New Roman" w:hAnsi="Times New Roman" w:cs="Times New Roman"/>
          <w:noProof/>
          <w:sz w:val="24"/>
          <w:szCs w:val="24"/>
        </w:rPr>
        <w:t>, 57–63.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Nilda,  janna miftahul. (2021). Variabel dan skala pengukuran statistik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Pengukuran Statistik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Nunawaroh, R., Melanda, I., Nopika, E. I., &amp; ... (2024). Manajemen Persediaan Umkm Daging Ayam Potong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Penerbit Tahta …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>http://tahtamedia.co.id/index.php/issj/article/view/630%0Ahttp://tahtamedia.co.id/index.php/issj/article/download/630/635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2212">
        <w:rPr>
          <w:rFonts w:ascii="Times New Roman" w:hAnsi="Times New Roman" w:cs="Times New Roman"/>
          <w:noProof/>
          <w:sz w:val="24"/>
          <w:szCs w:val="24"/>
        </w:rPr>
        <w:t>Nasution, M. I., Prayogi, M. A., &amp; Nasution, S. M. A. (2017). Analisis pengaruh bauran pemasaran terhadap volume penjualan. Jurnal Riset Sains Manajemen, 1(1), 1-12.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Permata Sari, D. (2021). Faktor-Faktor Yang Mempengaruhi Keputusan Pembelian, Kualitas Produk, Harga Kompetitif, Lokasi (Literature Review Manajemen Pemasaran)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Terapan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4), 524–533. https://doi.org/10.31933/jimt.v2i4.463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Qanita, A. (2020). Analisis Strategi Dengan Metode Swot Dan Qspm (Quantitative Strategic Planning Matrix): Studi Kasus Pada D’Gruz Caffe Di Kecamatan Bluto Sumenep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Komitmen: Jurnal Ilmiah Manajemen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(2), 11–24. 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>https://doi.org/10.15575/jim.v1i2.10309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2212">
        <w:rPr>
          <w:rFonts w:ascii="Times New Roman" w:hAnsi="Times New Roman" w:cs="Times New Roman"/>
          <w:noProof/>
          <w:sz w:val="24"/>
          <w:szCs w:val="24"/>
        </w:rPr>
        <w:t>Rachmayani, A. N. (2015). Buku Metode Penelitian Kualitatif. Penerbit Akademika.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Sari, N. A. (2019). Pengaruh Perkembangan Ekonomi Digital Terhadap Pendapatan Pelaku Usaha Umkm Di Kota Makassar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Sarkar Phyllis, A. K., Tortora, G., &amp; Johnson, I. (2022). Delfina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The Fairchild Books Dictionary of Textiles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1–12. 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>https://doi.org/10.5040/9781501365072.4567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Setiani, T., &amp; Accacia Qonita Andini, R. (2023). Pengaruh Rasio Solvabilitas dan Rasio Aktivitas Perusahaan Terhadap Rasio Profitabilitas Perusahaan Pada Subsektor Makanan dan Minuman yang Terdaftar di Bursa Efek Indonesia Periode 2020-2023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(02), 68–81. 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>https://doi.org/10.58457/akuntansi.v18i02.3448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Setyo, W., &amp; Iswandi, I. (2022). Praktik Pengolahan Dan Pemasaran Ayam Potong Ditinjau Dari Hukum Islam Dan Hukum Positif (Studi Kasus Cahaya Broiler CV. Arvino Adjijaya di Desa Gunungsembung Kecamatan Pagaden Kabupaten Subang)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Multidisiplin Ilmu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3), 355–366.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Stanton. (2020). Strategi Marketing Bisnis di Masa Pandemi Covid-19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Pustaka Elnior</w:t>
      </w:r>
      <w:r w:rsidRPr="00D87DF4">
        <w:rPr>
          <w:rFonts w:ascii="Times New Roman" w:hAnsi="Times New Roman" w:cs="Times New Roman"/>
          <w:noProof/>
          <w:sz w:val="24"/>
          <w:szCs w:val="24"/>
        </w:rPr>
        <w:t>, 46.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Ummah, M. S. (2019). noinstrumen penelitian dan urgensinya dalam penelitian kuantitatif Oleh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Sustainability (Switzerland)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(1), 1–14. 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>http://scioteca.caf.com/bitstream/handle/123456789/1091/RED2017-Eng-8ene.pdf?sequence=12&amp;isAllowed=y%0Ahttp://dx.doi.org/10.1016/j.regsciurbeco.2008.06.005%0Ahttps://www.researchgate.net/publication/305320484_sistem_pembetungan_terpusat_strategi_melestari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Wijandari, A., &amp; Sumilah, N. (2021). Sosialisasi Manajemen Strategi Pemasaran Di UMKM Kecamatan Cileungsi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Masyarakat Madani (JPMM)</w:t>
      </w: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87DF4">
        <w:rPr>
          <w:rFonts w:ascii="Times New Roman" w:hAnsi="Times New Roman" w:cs="Times New Roman"/>
          <w:noProof/>
          <w:sz w:val="24"/>
          <w:szCs w:val="24"/>
        </w:rPr>
        <w:t>(1), 61–64. https://doi.org/10.51805/jpbm.v1i1.12</w:t>
      </w:r>
    </w:p>
    <w:p w:rsidR="00393E3F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87DF4">
        <w:rPr>
          <w:rFonts w:ascii="Times New Roman" w:hAnsi="Times New Roman" w:cs="Times New Roman"/>
          <w:noProof/>
          <w:sz w:val="24"/>
          <w:szCs w:val="24"/>
        </w:rPr>
        <w:t xml:space="preserve">Wiswasta, I. G. N. A., Agung, I. A. A., &amp; Tamba, I. M. (2018). </w:t>
      </w:r>
      <w:r w:rsidRPr="00D87DF4">
        <w:rPr>
          <w:rFonts w:ascii="Times New Roman" w:hAnsi="Times New Roman" w:cs="Times New Roman"/>
          <w:i/>
          <w:iCs/>
          <w:noProof/>
          <w:sz w:val="24"/>
          <w:szCs w:val="24"/>
        </w:rPr>
        <w:t>Analisis SWOT (Kajian Perencanaan Model, Strategi, dan Pengembangan Usaha)</w:t>
      </w:r>
      <w:r w:rsidRPr="00D87DF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93E3F" w:rsidRPr="00D87DF4" w:rsidRDefault="00393E3F" w:rsidP="00393E3F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2212">
        <w:rPr>
          <w:rFonts w:ascii="Times New Roman" w:hAnsi="Times New Roman" w:cs="Times New Roman"/>
          <w:noProof/>
          <w:sz w:val="24"/>
          <w:szCs w:val="24"/>
        </w:rPr>
        <w:t>Yatminiwati, M., &amp; Ermawati, E. (2021). Analisis SWOT Dalam Menentukan Strategi Pemasaran Dalam Upaya Meningkatkan Penjualan Produk. JUMPA Jurnal Manajemen Dan Penelitian Akuntansi, 14(2), 105-114.</w:t>
      </w:r>
    </w:p>
    <w:p w:rsidR="00393E3F" w:rsidRDefault="004E1A60" w:rsidP="00393E3F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pStyle w:val="Heading1"/>
        <w:spacing w:before="0"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" w:name="_Toc210518004"/>
      <w:bookmarkStart w:id="2" w:name="_Hlk201190928"/>
      <w:r w:rsidRPr="00010FC4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LAMPIRAN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 xml:space="preserve"> 1</w:t>
      </w:r>
      <w:bookmarkEnd w:id="1"/>
    </w:p>
    <w:p w:rsidR="00393E3F" w:rsidRPr="00336C7A" w:rsidRDefault="00393E3F" w:rsidP="00393E3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36C7A">
        <w:rPr>
          <w:rFonts w:ascii="Times New Roman" w:hAnsi="Times New Roman" w:cs="Times New Roman"/>
          <w:b/>
          <w:sz w:val="24"/>
          <w:szCs w:val="24"/>
        </w:rPr>
        <w:t>Dokumentasi</w:t>
      </w:r>
    </w:p>
    <w:p w:rsidR="00393E3F" w:rsidRDefault="00393E3F" w:rsidP="00393E3F">
      <w:pPr>
        <w:keepNext/>
        <w:spacing w:after="0" w:line="480" w:lineRule="auto"/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3390900" cy="1924050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3915" cy="19427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93E3F" w:rsidRPr="0069635B" w:rsidRDefault="00393E3F" w:rsidP="00393E3F">
      <w:pPr>
        <w:pStyle w:val="Caption"/>
      </w:pPr>
      <w:r>
        <w:t xml:space="preserve">gambar </w:t>
      </w:r>
      <w:r w:rsidR="004E1A60">
        <w:fldChar w:fldCharType="begin"/>
      </w:r>
      <w:r>
        <w:instrText xml:space="preserve"> SEQ gambar \* ARABIC </w:instrText>
      </w:r>
      <w:r w:rsidR="004E1A60">
        <w:fldChar w:fldCharType="separate"/>
      </w:r>
      <w:r>
        <w:rPr>
          <w:noProof/>
        </w:rPr>
        <w:t>1</w:t>
      </w:r>
      <w:r w:rsidR="004E1A60">
        <w:rPr>
          <w:noProof/>
        </w:rPr>
        <w:fldChar w:fldCharType="end"/>
      </w:r>
      <w:r>
        <w:t xml:space="preserve"> wawancara dengan ibu ida selaku pemilik usaha ayam potong</w:t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margin">
              <wp:align>left</wp:align>
            </wp:positionH>
            <wp:positionV relativeFrom="paragraph">
              <wp:posOffset>350520</wp:posOffset>
            </wp:positionV>
            <wp:extent cx="3457575" cy="2247900"/>
            <wp:effectExtent l="0" t="0" r="9525" b="0"/>
            <wp:wrapSquare wrapText="bothSides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7575" cy="2247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393E3F" w:rsidRDefault="00393E3F" w:rsidP="00393E3F">
      <w:pPr>
        <w:tabs>
          <w:tab w:val="left" w:pos="1080"/>
        </w:tabs>
        <w:rPr>
          <w:rFonts w:ascii="Times New Roman" w:hAnsi="Times New Roman" w:cs="Times New Roman"/>
          <w:sz w:val="24"/>
          <w:szCs w:val="24"/>
        </w:rPr>
      </w:pPr>
    </w:p>
    <w:p w:rsidR="00393E3F" w:rsidRPr="0069635B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Pr="0069635B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tabs>
          <w:tab w:val="left" w:pos="1080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393E3F" w:rsidRDefault="004E1A60" w:rsidP="00393E3F">
      <w:pPr>
        <w:keepNext/>
        <w:tabs>
          <w:tab w:val="left" w:pos="1080"/>
        </w:tabs>
      </w:pPr>
      <w:r>
        <w:rPr>
          <w:noProof/>
          <w:lang w:val="en-US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39" o:spid="_x0000_s1026" type="#_x0000_t202" style="position:absolute;margin-left:0;margin-top:89.8pt;width:274.5pt;height:.05pt;z-index:251660288;visibility:visible;mso-position-horizontal:left;mso-position-horizontal-relative:margin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" stroked="f">
            <v:textbox style="mso-fit-shape-to-text:t" inset="0,0,0,0">
              <w:txbxContent>
                <w:p w:rsidR="00393E3F" w:rsidRPr="00F64228" w:rsidRDefault="00393E3F" w:rsidP="00393E3F">
                  <w:pPr>
                    <w:pStyle w:val="Caption"/>
                    <w:rPr>
                      <w:rFonts w:ascii="Times New Roman" w:hAnsi="Times New Roman" w:cs="Times New Roman"/>
                      <w:b/>
                      <w:noProof/>
                      <w:sz w:val="24"/>
                      <w:szCs w:val="24"/>
                    </w:rPr>
                  </w:pPr>
                  <w:r>
                    <w:t xml:space="preserve">gambar </w:t>
                  </w:r>
                  <w:r w:rsidR="004E1A60">
                    <w:fldChar w:fldCharType="begin"/>
                  </w:r>
                  <w:r>
                    <w:instrText xml:space="preserve"> SEQ gambar \* ARABIC </w:instrText>
                  </w:r>
                  <w:r w:rsidR="004E1A60">
                    <w:fldChar w:fldCharType="separate"/>
                  </w:r>
                  <w:r>
                    <w:rPr>
                      <w:noProof/>
                    </w:rPr>
                    <w:t>2</w:t>
                  </w:r>
                  <w:r w:rsidR="004E1A60">
                    <w:rPr>
                      <w:noProof/>
                    </w:rPr>
                    <w:fldChar w:fldCharType="end"/>
                  </w:r>
                  <w:r>
                    <w:t xml:space="preserve"> wwancara dengan bapak Muhammad syahfari selaku pemilik usaha ayam potong</w:t>
                  </w:r>
                </w:p>
              </w:txbxContent>
            </v:textbox>
            <w10:wrap type="square" anchorx="margin"/>
          </v:shape>
        </w:pict>
      </w:r>
      <w:r w:rsidR="00393E3F">
        <w:rPr>
          <w:rFonts w:ascii="Times New Roman" w:hAnsi="Times New Roman" w:cs="Times New Roman"/>
          <w:sz w:val="24"/>
          <w:szCs w:val="24"/>
        </w:rPr>
        <w:br w:type="textWrapping" w:clear="all"/>
      </w:r>
      <w:r w:rsidR="00393E3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3513758" cy="1838325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2750" cy="18848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93E3F" w:rsidRPr="00194E06" w:rsidRDefault="00393E3F" w:rsidP="00393E3F">
      <w:pPr>
        <w:pStyle w:val="Caption"/>
        <w:rPr>
          <w:rFonts w:ascii="Times New Roman" w:hAnsi="Times New Roman" w:cs="Times New Roman"/>
          <w:sz w:val="24"/>
          <w:szCs w:val="24"/>
        </w:rPr>
      </w:pPr>
      <w:r>
        <w:t xml:space="preserve">gambar </w:t>
      </w:r>
      <w:r w:rsidR="004E1A60">
        <w:fldChar w:fldCharType="begin"/>
      </w:r>
      <w:r>
        <w:instrText xml:space="preserve"> SEQ gambar \* ARABIC </w:instrText>
      </w:r>
      <w:r w:rsidR="004E1A60">
        <w:fldChar w:fldCharType="separate"/>
      </w:r>
      <w:r>
        <w:rPr>
          <w:noProof/>
        </w:rPr>
        <w:t>3</w:t>
      </w:r>
      <w:r w:rsidR="004E1A60">
        <w:rPr>
          <w:noProof/>
        </w:rPr>
        <w:fldChar w:fldCharType="end"/>
      </w:r>
      <w:r>
        <w:t xml:space="preserve"> dokumentasi pemotongan ayam potong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156"/>
        <w:gridCol w:w="1886"/>
      </w:tblGrid>
      <w:tr w:rsidR="00393E3F" w:rsidTr="00FB5CF6">
        <w:tc>
          <w:tcPr>
            <w:tcW w:w="6051" w:type="dxa"/>
          </w:tcPr>
          <w:p w:rsidR="00393E3F" w:rsidRDefault="00393E3F" w:rsidP="00FB5CF6">
            <w:pPr>
              <w:keepNext/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</w:pPr>
          </w:p>
        </w:tc>
        <w:tc>
          <w:tcPr>
            <w:tcW w:w="1886" w:type="dxa"/>
          </w:tcPr>
          <w:p w:rsidR="00393E3F" w:rsidRDefault="00393E3F" w:rsidP="00FB5CF6">
            <w:pPr>
              <w:keepNext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</w:pPr>
          </w:p>
        </w:tc>
      </w:tr>
      <w:tr w:rsidR="00393E3F" w:rsidTr="00FB5CF6">
        <w:tc>
          <w:tcPr>
            <w:tcW w:w="6051" w:type="dxa"/>
          </w:tcPr>
          <w:p w:rsidR="00393E3F" w:rsidRDefault="00393E3F" w:rsidP="00FB5CF6">
            <w:pPr>
              <w:keepNext/>
              <w:jc w:val="center"/>
            </w:pPr>
            <w:r>
              <w:rPr>
                <w:noProof/>
                <w:lang w:val="en-US"/>
              </w:rPr>
              <w:drawing>
                <wp:inline distT="0" distB="0" distL="0" distR="0">
                  <wp:extent cx="3762375" cy="2295525"/>
                  <wp:effectExtent l="0" t="0" r="9525" b="9525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62375" cy="229552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:rsidR="00393E3F" w:rsidRDefault="00393E3F" w:rsidP="00FB5CF6">
            <w:pPr>
              <w:pStyle w:val="Caption"/>
              <w:jc w:val="center"/>
            </w:pPr>
            <w:r>
              <w:t xml:space="preserve">gambar </w:t>
            </w:r>
            <w:r w:rsidR="004E1A60">
              <w:fldChar w:fldCharType="begin"/>
            </w:r>
            <w:r>
              <w:instrText xml:space="preserve"> SEQ gambar \* ARABIC </w:instrText>
            </w:r>
            <w:r w:rsidR="004E1A60">
              <w:fldChar w:fldCharType="separate"/>
            </w:r>
            <w:r>
              <w:rPr>
                <w:noProof/>
              </w:rPr>
              <w:t>4</w:t>
            </w:r>
            <w:r w:rsidR="004E1A60">
              <w:rPr>
                <w:noProof/>
              </w:rPr>
              <w:fldChar w:fldCharType="end"/>
            </w:r>
            <w:r>
              <w:t xml:space="preserve"> wawancara dengan ibu aswida selaku pemilik usaha ayam potong</w:t>
            </w:r>
          </w:p>
          <w:p w:rsidR="00393E3F" w:rsidRDefault="00393E3F" w:rsidP="00FB5CF6">
            <w:pPr>
              <w:keepNext/>
            </w:pPr>
            <w:r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US"/>
              </w:rPr>
              <w:drawing>
                <wp:inline distT="0" distB="0" distL="0" distR="0">
                  <wp:extent cx="3771900" cy="2162175"/>
                  <wp:effectExtent l="0" t="0" r="0" b="952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71900" cy="21621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:rsidR="00393E3F" w:rsidRDefault="00393E3F" w:rsidP="00FB5CF6">
            <w:pPr>
              <w:pStyle w:val="Caption"/>
            </w:pPr>
            <w:r>
              <w:t xml:space="preserve">gambar </w:t>
            </w:r>
            <w:r w:rsidR="004E1A60">
              <w:fldChar w:fldCharType="begin"/>
            </w:r>
            <w:r>
              <w:instrText xml:space="preserve"> SEQ gambar \* ARABIC </w:instrText>
            </w:r>
            <w:r w:rsidR="004E1A60">
              <w:fldChar w:fldCharType="separate"/>
            </w:r>
            <w:r>
              <w:rPr>
                <w:noProof/>
              </w:rPr>
              <w:t>5</w:t>
            </w:r>
            <w:r w:rsidR="004E1A60">
              <w:rPr>
                <w:noProof/>
              </w:rPr>
              <w:fldChar w:fldCharType="end"/>
            </w:r>
            <w:r>
              <w:t xml:space="preserve"> wawancara dengan bapak riski selaku pemilik usaha ayam potong</w:t>
            </w:r>
          </w:p>
          <w:p w:rsidR="00393E3F" w:rsidRDefault="00393E3F" w:rsidP="00FB5CF6">
            <w:pPr>
              <w:keepNext/>
            </w:pPr>
            <w:r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US"/>
              </w:rPr>
              <w:drawing>
                <wp:inline distT="0" distB="0" distL="0" distR="0">
                  <wp:extent cx="3095625" cy="2505075"/>
                  <wp:effectExtent l="0" t="0" r="9525" b="9525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01873" cy="251013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:rsidR="00393E3F" w:rsidRPr="0069635B" w:rsidRDefault="00393E3F" w:rsidP="00FB5CF6">
            <w:pPr>
              <w:pStyle w:val="Caption"/>
            </w:pPr>
            <w:r>
              <w:lastRenderedPageBreak/>
              <w:t xml:space="preserve">gambar </w:t>
            </w:r>
            <w:r w:rsidR="004E1A60">
              <w:fldChar w:fldCharType="begin"/>
            </w:r>
            <w:r>
              <w:instrText xml:space="preserve"> SEQ gambar \* ARABIC </w:instrText>
            </w:r>
            <w:r w:rsidR="004E1A60">
              <w:fldChar w:fldCharType="separate"/>
            </w:r>
            <w:r>
              <w:rPr>
                <w:noProof/>
              </w:rPr>
              <w:t>6</w:t>
            </w:r>
            <w:r w:rsidR="004E1A60">
              <w:rPr>
                <w:noProof/>
              </w:rPr>
              <w:fldChar w:fldCharType="end"/>
            </w:r>
            <w:r>
              <w:t xml:space="preserve"> wawancara dengan ibu dina selaku pemilik usaha ayam potong</w:t>
            </w:r>
          </w:p>
        </w:tc>
        <w:tc>
          <w:tcPr>
            <w:tcW w:w="1886" w:type="dxa"/>
          </w:tcPr>
          <w:p w:rsidR="00393E3F" w:rsidRDefault="00393E3F" w:rsidP="00FB5CF6">
            <w:pPr>
              <w:pStyle w:val="Caption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pStyle w:val="Heading1"/>
        <w:spacing w:before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3" w:name="_Toc210518005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AMPIRAN II</w:t>
      </w:r>
      <w:bookmarkEnd w:id="3"/>
    </w:p>
    <w:p w:rsidR="00393E3F" w:rsidRDefault="00393E3F" w:rsidP="00393E3F">
      <w:pPr>
        <w:spacing w:after="0" w:line="480" w:lineRule="auto"/>
      </w:pPr>
    </w:p>
    <w:p w:rsidR="00393E3F" w:rsidRPr="00336C7A" w:rsidRDefault="00393E3F" w:rsidP="00393E3F">
      <w:pPr>
        <w:spacing w:after="0" w:line="480" w:lineRule="auto"/>
        <w:jc w:val="center"/>
        <w:rPr>
          <w:rFonts w:ascii="Times New Roman" w:hAnsi="Times New Roman" w:cs="Times New Roman"/>
          <w:b/>
        </w:rPr>
      </w:pPr>
      <w:r w:rsidRPr="00336C7A">
        <w:rPr>
          <w:rFonts w:ascii="Times New Roman" w:hAnsi="Times New Roman" w:cs="Times New Roman"/>
          <w:b/>
        </w:rPr>
        <w:t>ANGKET PENELITIAN</w:t>
      </w:r>
    </w:p>
    <w:p w:rsidR="00393E3F" w:rsidRPr="00A44172" w:rsidRDefault="00393E3F" w:rsidP="00393E3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93E3F" w:rsidRPr="00A44172" w:rsidRDefault="00393E3F" w:rsidP="00393E3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44172">
        <w:rPr>
          <w:rFonts w:ascii="Times New Roman" w:hAnsi="Times New Roman" w:cs="Times New Roman"/>
          <w:b/>
          <w:sz w:val="24"/>
          <w:szCs w:val="24"/>
        </w:rPr>
        <w:t>STRATEGI PEMASARAN AYAM POTONG (BOILER) PADA</w:t>
      </w:r>
    </w:p>
    <w:p w:rsidR="00393E3F" w:rsidRPr="00A44172" w:rsidRDefault="00393E3F" w:rsidP="00393E3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44172">
        <w:rPr>
          <w:rFonts w:ascii="Times New Roman" w:hAnsi="Times New Roman" w:cs="Times New Roman"/>
          <w:b/>
          <w:sz w:val="24"/>
          <w:szCs w:val="24"/>
        </w:rPr>
        <w:t>PELAKU USAHA DIPASAR SUKARAMAI, KECAMATAN MEDAN</w:t>
      </w:r>
    </w:p>
    <w:p w:rsidR="00393E3F" w:rsidRPr="00A44172" w:rsidRDefault="00393E3F" w:rsidP="00393E3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44172">
        <w:rPr>
          <w:rFonts w:ascii="Times New Roman" w:hAnsi="Times New Roman" w:cs="Times New Roman"/>
          <w:b/>
          <w:sz w:val="24"/>
          <w:szCs w:val="24"/>
        </w:rPr>
        <w:t>AREA, KOTA MEDAN</w:t>
      </w:r>
    </w:p>
    <w:p w:rsidR="00393E3F" w:rsidRDefault="00393E3F" w:rsidP="00393E3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393E3F" w:rsidRPr="000704A8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  <w:r w:rsidRPr="000704A8">
        <w:rPr>
          <w:rFonts w:ascii="Times New Roman" w:hAnsi="Times New Roman" w:cs="Times New Roman"/>
          <w:b/>
          <w:sz w:val="24"/>
          <w:szCs w:val="24"/>
        </w:rPr>
        <w:t>IDENTITAS RESPONDEN</w:t>
      </w: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mu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enis Kelami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0704A8">
        <w:rPr>
          <w:rFonts w:ascii="Segoe UI Symbol" w:hAnsi="Segoe UI Symbol" w:cs="Segoe UI Symbol"/>
          <w:sz w:val="24"/>
          <w:szCs w:val="24"/>
        </w:rPr>
        <w:t>☐</w:t>
      </w:r>
      <w:r w:rsidRPr="000704A8">
        <w:rPr>
          <w:rFonts w:ascii="Times New Roman" w:hAnsi="Times New Roman" w:cs="Times New Roman"/>
          <w:sz w:val="24"/>
          <w:szCs w:val="24"/>
        </w:rPr>
        <w:t xml:space="preserve"> Laki – Laki </w:t>
      </w:r>
      <w:r w:rsidRPr="000704A8">
        <w:rPr>
          <w:rFonts w:ascii="Segoe UI Symbol" w:hAnsi="Segoe UI Symbol" w:cs="Segoe UI Symbol"/>
          <w:sz w:val="24"/>
          <w:szCs w:val="24"/>
        </w:rPr>
        <w:t>☐</w:t>
      </w:r>
      <w:r w:rsidRPr="000704A8">
        <w:rPr>
          <w:rFonts w:ascii="Times New Roman" w:hAnsi="Times New Roman" w:cs="Times New Roman"/>
          <w:sz w:val="24"/>
          <w:szCs w:val="24"/>
        </w:rPr>
        <w:t xml:space="preserve"> Perempuan</w:t>
      </w: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rapa ekor per hari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Pr="00A44172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  <w:r w:rsidRPr="00A44172">
        <w:rPr>
          <w:rFonts w:ascii="Times New Roman" w:hAnsi="Times New Roman" w:cs="Times New Roman"/>
          <w:b/>
          <w:sz w:val="24"/>
          <w:szCs w:val="24"/>
        </w:rPr>
        <w:t>PETUNJUK PENGISIAN</w:t>
      </w:r>
      <w:r>
        <w:rPr>
          <w:rFonts w:ascii="Times New Roman" w:hAnsi="Times New Roman" w:cs="Times New Roman"/>
          <w:b/>
          <w:sz w:val="24"/>
          <w:szCs w:val="24"/>
        </w:rPr>
        <w:t xml:space="preserve"> :</w:t>
      </w:r>
    </w:p>
    <w:p w:rsidR="00393E3F" w:rsidRPr="000704A8" w:rsidRDefault="00393E3F" w:rsidP="00393E3F">
      <w:pPr>
        <w:pStyle w:val="ListParagraph"/>
        <w:numPr>
          <w:ilvl w:val="0"/>
          <w:numId w:val="1"/>
        </w:numPr>
        <w:ind w:left="426" w:hanging="426"/>
        <w:rPr>
          <w:rFonts w:ascii="Times New Roman" w:hAnsi="Times New Roman" w:cs="Times New Roman"/>
          <w:sz w:val="24"/>
          <w:szCs w:val="24"/>
        </w:rPr>
      </w:pPr>
      <w:r w:rsidRPr="000704A8">
        <w:rPr>
          <w:rFonts w:ascii="Times New Roman" w:hAnsi="Times New Roman" w:cs="Times New Roman"/>
          <w:sz w:val="24"/>
          <w:szCs w:val="24"/>
        </w:rPr>
        <w:t xml:space="preserve">Bacalah dengan seksama setiap pernyataan dan jawaban yang tersedia. </w:t>
      </w:r>
    </w:p>
    <w:p w:rsidR="00393E3F" w:rsidRPr="000704A8" w:rsidRDefault="00393E3F" w:rsidP="00393E3F">
      <w:pPr>
        <w:pStyle w:val="ListParagraph"/>
        <w:numPr>
          <w:ilvl w:val="0"/>
          <w:numId w:val="1"/>
        </w:numPr>
        <w:ind w:left="426" w:hanging="426"/>
        <w:rPr>
          <w:rFonts w:ascii="Times New Roman" w:hAnsi="Times New Roman" w:cs="Times New Roman"/>
          <w:sz w:val="24"/>
          <w:szCs w:val="24"/>
        </w:rPr>
      </w:pPr>
      <w:r w:rsidRPr="000704A8">
        <w:rPr>
          <w:rFonts w:ascii="Times New Roman" w:hAnsi="Times New Roman" w:cs="Times New Roman"/>
          <w:sz w:val="24"/>
          <w:szCs w:val="24"/>
        </w:rPr>
        <w:t>Jawablah dan isilah sesuai dengan pernyataan dibawah ini dengan memberi tanda chek list (</w:t>
      </w:r>
      <w:r>
        <w:rPr>
          <w:rFonts w:ascii="Times New Roman" w:hAnsi="Times New Roman" w:cs="Times New Roman"/>
          <w:sz w:val="24"/>
          <w:szCs w:val="24"/>
        </w:rPr>
        <w:sym w:font="Wingdings" w:char="F0FC"/>
      </w:r>
      <w:r w:rsidRPr="000704A8">
        <w:rPr>
          <w:rFonts w:ascii="Times New Roman" w:hAnsi="Times New Roman" w:cs="Times New Roman"/>
          <w:sz w:val="24"/>
          <w:szCs w:val="24"/>
        </w:rPr>
        <w:t>) pada alternatif yang tersedia pada kolom jawabab.</w:t>
      </w:r>
    </w:p>
    <w:p w:rsidR="00393E3F" w:rsidRDefault="00393E3F" w:rsidP="00393E3F">
      <w:pPr>
        <w:pStyle w:val="ListParagraph"/>
        <w:numPr>
          <w:ilvl w:val="0"/>
          <w:numId w:val="1"/>
        </w:numPr>
        <w:ind w:left="426" w:hanging="426"/>
        <w:rPr>
          <w:rFonts w:ascii="Times New Roman" w:hAnsi="Times New Roman" w:cs="Times New Roman"/>
          <w:sz w:val="24"/>
          <w:szCs w:val="24"/>
        </w:rPr>
      </w:pPr>
      <w:r w:rsidRPr="000704A8">
        <w:rPr>
          <w:rFonts w:ascii="Times New Roman" w:hAnsi="Times New Roman" w:cs="Times New Roman"/>
          <w:sz w:val="24"/>
          <w:szCs w:val="24"/>
        </w:rPr>
        <w:t>Mohon jawaban diberikan secara objektif untuk akurasi hasil penelitian, pada salah satu pilihan jawaban.</w:t>
      </w:r>
    </w:p>
    <w:p w:rsidR="00393E3F" w:rsidRDefault="00393E3F" w:rsidP="00393E3F">
      <w:pPr>
        <w:pStyle w:val="ListParagraph"/>
        <w:ind w:left="426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/>
      </w:tblPr>
      <w:tblGrid>
        <w:gridCol w:w="2042"/>
        <w:gridCol w:w="2035"/>
        <w:gridCol w:w="2035"/>
        <w:gridCol w:w="2041"/>
      </w:tblGrid>
      <w:tr w:rsidR="00393E3F" w:rsidTr="00FB5CF6">
        <w:trPr>
          <w:jc w:val="center"/>
        </w:trPr>
        <w:tc>
          <w:tcPr>
            <w:tcW w:w="2254" w:type="dxa"/>
          </w:tcPr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SS)</w:t>
            </w:r>
          </w:p>
        </w:tc>
        <w:tc>
          <w:tcPr>
            <w:tcW w:w="2254" w:type="dxa"/>
          </w:tcPr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S)</w:t>
            </w:r>
          </w:p>
        </w:tc>
        <w:tc>
          <w:tcPr>
            <w:tcW w:w="2254" w:type="dxa"/>
          </w:tcPr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TS)</w:t>
            </w:r>
          </w:p>
        </w:tc>
        <w:tc>
          <w:tcPr>
            <w:tcW w:w="2254" w:type="dxa"/>
          </w:tcPr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STS)</w:t>
            </w:r>
          </w:p>
        </w:tc>
      </w:tr>
      <w:tr w:rsidR="00393E3F" w:rsidTr="00FB5CF6">
        <w:trPr>
          <w:jc w:val="center"/>
        </w:trPr>
        <w:tc>
          <w:tcPr>
            <w:tcW w:w="2254" w:type="dxa"/>
          </w:tcPr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254" w:type="dxa"/>
          </w:tcPr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254" w:type="dxa"/>
          </w:tcPr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254" w:type="dxa"/>
          </w:tcPr>
          <w:p w:rsidR="00393E3F" w:rsidRDefault="00393E3F" w:rsidP="00FB5CF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</w:tbl>
    <w:p w:rsidR="00393E3F" w:rsidRDefault="00393E3F" w:rsidP="00393E3F">
      <w:pPr>
        <w:pStyle w:val="ListParagraph"/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Pr="001A7D04" w:rsidRDefault="00393E3F" w:rsidP="00393E3F">
      <w:pPr>
        <w:pStyle w:val="ListParagraph"/>
        <w:numPr>
          <w:ilvl w:val="0"/>
          <w:numId w:val="1"/>
        </w:numPr>
        <w:ind w:left="426" w:hanging="426"/>
        <w:rPr>
          <w:rFonts w:ascii="Times New Roman" w:hAnsi="Times New Roman" w:cs="Times New Roman"/>
          <w:sz w:val="24"/>
          <w:szCs w:val="24"/>
        </w:rPr>
      </w:pPr>
      <w:r w:rsidRPr="001A7D04">
        <w:rPr>
          <w:rFonts w:ascii="Times New Roman" w:hAnsi="Times New Roman" w:cs="Times New Roman"/>
          <w:sz w:val="24"/>
          <w:szCs w:val="24"/>
        </w:rPr>
        <w:t>Semua jawaban Bapak/Ibu/Saudara/i dijamin kerahasiannya.</w:t>
      </w:r>
    </w:p>
    <w:p w:rsidR="00393E3F" w:rsidRPr="00870BDC" w:rsidRDefault="00393E3F" w:rsidP="00393E3F">
      <w:pPr>
        <w:pStyle w:val="ListParagraph"/>
        <w:numPr>
          <w:ilvl w:val="0"/>
          <w:numId w:val="1"/>
        </w:numPr>
        <w:ind w:left="426" w:hanging="426"/>
        <w:rPr>
          <w:rFonts w:ascii="Times New Roman" w:hAnsi="Times New Roman" w:cs="Times New Roman"/>
          <w:sz w:val="24"/>
          <w:szCs w:val="24"/>
        </w:rPr>
      </w:pPr>
      <w:r w:rsidRPr="001A7D04">
        <w:rPr>
          <w:rFonts w:ascii="Times New Roman" w:hAnsi="Times New Roman" w:cs="Times New Roman"/>
          <w:sz w:val="24"/>
          <w:szCs w:val="24"/>
        </w:rPr>
        <w:t>Pernyataan ini sementara untuk tujuan penelitian</w:t>
      </w:r>
    </w:p>
    <w:p w:rsidR="00393E3F" w:rsidRDefault="00393E3F" w:rsidP="00393E3F">
      <w:pPr>
        <w:ind w:left="426" w:hanging="42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ind w:left="426" w:hanging="42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426" w:type="dxa"/>
        <w:tblLayout w:type="fixed"/>
        <w:tblLook w:val="04A0"/>
      </w:tblPr>
      <w:tblGrid>
        <w:gridCol w:w="543"/>
        <w:gridCol w:w="3988"/>
        <w:gridCol w:w="708"/>
        <w:gridCol w:w="788"/>
        <w:gridCol w:w="730"/>
        <w:gridCol w:w="744"/>
      </w:tblGrid>
      <w:tr w:rsidR="00393E3F" w:rsidTr="00FB5CF6">
        <w:tc>
          <w:tcPr>
            <w:tcW w:w="543" w:type="dxa"/>
            <w:vMerge w:val="restart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15B4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3988" w:type="dxa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aktor Eksternal</w:t>
            </w:r>
          </w:p>
        </w:tc>
        <w:tc>
          <w:tcPr>
            <w:tcW w:w="2970" w:type="dxa"/>
            <w:gridSpan w:val="4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ategori Penilaian</w:t>
            </w:r>
          </w:p>
        </w:tc>
      </w:tr>
      <w:tr w:rsidR="00393E3F" w:rsidTr="00FB5CF6">
        <w:tc>
          <w:tcPr>
            <w:tcW w:w="543" w:type="dxa"/>
            <w:vMerge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Opportunities / Peluang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danya Kemitraa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engan adanya kerja sama dengan pihak lain dapat meningkatkan penjualan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njalin kemitraan dengan pihak lain dapat meminimalisis kerugian 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gan melakukan kemitraan sebagai jaminan usaha untuk bertaha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88" w:type="dxa"/>
          </w:tcPr>
          <w:p w:rsidR="00393E3F" w:rsidRPr="00233F8A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33F8A">
              <w:rPr>
                <w:rFonts w:ascii="Times New Roman" w:hAnsi="Times New Roman" w:cs="Times New Roman"/>
                <w:b/>
                <w:sz w:val="24"/>
                <w:szCs w:val="24"/>
              </w:rPr>
              <w:t>Tingginya Permintaan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. 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ningkatnya permintaan ayam potong diakibatkan faktor kebutuha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ngginya permintaan ayam potong karna harganya lebih murah dari harga daging sapi.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makin banyak jumlah penduduk, semakin tinggi pula permintaan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88" w:type="dxa"/>
          </w:tcPr>
          <w:p w:rsidR="00393E3F" w:rsidRPr="00541935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41935">
              <w:rPr>
                <w:rFonts w:ascii="Times New Roman" w:hAnsi="Times New Roman" w:cs="Times New Roman"/>
                <w:b/>
                <w:sz w:val="24"/>
                <w:szCs w:val="24"/>
              </w:rPr>
              <w:t>Meningkatkan kesejahteraan pelaku usaha dan karyawa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mbuka usaha ayam potong dapa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ensejahterakan bagi pelaku usaha 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8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gan meningkatnya penjualan ayam potong karyawan akan diberi bonus oleh pemilik usaha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gan meningkatnya pendapatan dari usaha ayam potong pelaku usaha akan mendapatkan keuntungan yang banyak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88" w:type="dxa"/>
          </w:tcPr>
          <w:p w:rsidR="00393E3F" w:rsidRPr="00541935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41935">
              <w:rPr>
                <w:rFonts w:ascii="Times New Roman" w:hAnsi="Times New Roman" w:cs="Times New Roman"/>
                <w:b/>
                <w:sz w:val="24"/>
                <w:szCs w:val="24"/>
              </w:rPr>
              <w:t>Membuka lapangan pekerjaa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gan adanya usaha ayam potong di pasar akan membuka lowongan pekerjaa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gan membuka lowongan pekerjaan suatu pekerjaan akan terstruktur misalnya karyawan hanya fokus di satu pekerjaan saja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gan membuka lowongan dapat membantu dalam memasarkan produk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426" w:type="dxa"/>
        <w:tblLayout w:type="fixed"/>
        <w:tblLook w:val="04A0"/>
      </w:tblPr>
      <w:tblGrid>
        <w:gridCol w:w="543"/>
        <w:gridCol w:w="3988"/>
        <w:gridCol w:w="708"/>
        <w:gridCol w:w="788"/>
        <w:gridCol w:w="730"/>
        <w:gridCol w:w="744"/>
      </w:tblGrid>
      <w:tr w:rsidR="00393E3F" w:rsidTr="00FB5CF6">
        <w:tc>
          <w:tcPr>
            <w:tcW w:w="543" w:type="dxa"/>
            <w:vMerge w:val="restart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15B4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3988" w:type="dxa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aktor Eksternal</w:t>
            </w:r>
          </w:p>
        </w:tc>
        <w:tc>
          <w:tcPr>
            <w:tcW w:w="2970" w:type="dxa"/>
            <w:gridSpan w:val="4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ategori Penilaian</w:t>
            </w:r>
          </w:p>
        </w:tc>
      </w:tr>
      <w:tr w:rsidR="00393E3F" w:rsidTr="00FB5CF6">
        <w:tc>
          <w:tcPr>
            <w:tcW w:w="543" w:type="dxa"/>
            <w:vMerge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hreat / Ancaman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anyaknya pesaing yang membuka usaha sejenis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mbulnya pesaing baru diakibatkan kebutuhan masyarakan akan daging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laku usaha ayam potng memiliki keuntungan menarik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mulnya pesaing baru karena permintaan pasar yang cukup stabil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88" w:type="dxa"/>
          </w:tcPr>
          <w:p w:rsidR="00393E3F" w:rsidRPr="007C097C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C097C">
              <w:rPr>
                <w:rFonts w:ascii="Times New Roman" w:hAnsi="Times New Roman" w:cs="Times New Roman"/>
                <w:b/>
                <w:sz w:val="24"/>
                <w:szCs w:val="24"/>
              </w:rPr>
              <w:t>Ketidakstabilan harga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rga ayam potong tidak stabil diakibatkan pemasok menaruh harga yang tidak tetap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etidakstabilan harga ayam potong diakibatkan tingginya permintaan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. 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etidakstabilan harga ayam potong diakibatkan  DOC di peternaka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88" w:type="dxa"/>
          </w:tcPr>
          <w:p w:rsidR="00393E3F" w:rsidRPr="00A31F1A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31F1A">
              <w:rPr>
                <w:rFonts w:ascii="Times New Roman" w:hAnsi="Times New Roman" w:cs="Times New Roman"/>
                <w:b/>
                <w:sz w:val="24"/>
                <w:szCs w:val="24"/>
              </w:rPr>
              <w:t>Kesehatan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laku usaha memotong ayam yang segar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ika kesehatan ayam potong kurang sehat akan mempengaruhi kualitas dari ayam potong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yam yang tidak sehat akan meningkatkan penjuala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88" w:type="dxa"/>
          </w:tcPr>
          <w:p w:rsidR="00393E3F" w:rsidRPr="00A62A2A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2A2A">
              <w:rPr>
                <w:rFonts w:ascii="Times New Roman" w:hAnsi="Times New Roman" w:cs="Times New Roman"/>
                <w:b/>
                <w:sz w:val="24"/>
                <w:szCs w:val="24"/>
              </w:rPr>
              <w:t>Timbulnya produk ekspor dari luar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mbulnya  produk ekspor ayam potong tidak menurunkan minat beli konsumen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1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duk ayam potong ekspor bisa tahan lama dibanding dengan produk lokal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39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laku usaha ayam potong mampu bersaing walaupun ada competitor dari luar</w:t>
            </w:r>
          </w:p>
        </w:tc>
        <w:tc>
          <w:tcPr>
            <w:tcW w:w="70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426" w:type="dxa"/>
        <w:tblLayout w:type="fixed"/>
        <w:tblLook w:val="04A0"/>
      </w:tblPr>
      <w:tblGrid>
        <w:gridCol w:w="543"/>
        <w:gridCol w:w="3846"/>
        <w:gridCol w:w="850"/>
        <w:gridCol w:w="788"/>
        <w:gridCol w:w="730"/>
        <w:gridCol w:w="744"/>
      </w:tblGrid>
      <w:tr w:rsidR="00393E3F" w:rsidTr="00FB5CF6">
        <w:tc>
          <w:tcPr>
            <w:tcW w:w="543" w:type="dxa"/>
            <w:vMerge w:val="restart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15B4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3846" w:type="dxa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aktor Internal</w:t>
            </w:r>
          </w:p>
        </w:tc>
        <w:tc>
          <w:tcPr>
            <w:tcW w:w="3112" w:type="dxa"/>
            <w:gridSpan w:val="4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ategori Penilaian</w:t>
            </w:r>
          </w:p>
        </w:tc>
      </w:tr>
      <w:tr w:rsidR="00393E3F" w:rsidTr="00FB5CF6">
        <w:tc>
          <w:tcPr>
            <w:tcW w:w="543" w:type="dxa"/>
            <w:vMerge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rength / Kekuatan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roduk Berkualitas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yam yang bapak potong dalam keadaan segar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ualitas ayam potong yang bapak jual cukup baik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yam yang bapak jual langsung dipotong saat itu juga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46" w:type="dxa"/>
          </w:tcPr>
          <w:p w:rsidR="00393E3F" w:rsidRPr="00297D95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97D95">
              <w:rPr>
                <w:rFonts w:ascii="Times New Roman" w:hAnsi="Times New Roman" w:cs="Times New Roman"/>
                <w:b/>
                <w:sz w:val="24"/>
                <w:szCs w:val="24"/>
              </w:rPr>
              <w:t>Lokasi yang cukup strategis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okasi yang strategis dapat meningkatkan penjualan ayam potong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okasi yang strategis memudahkan pelanggan untuk membeli ayam potong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okasi yang strategis memudahkan pelanggan dalam mencari kendaraan umum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46" w:type="dxa"/>
          </w:tcPr>
          <w:p w:rsidR="00393E3F" w:rsidRPr="00297D95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97D95">
              <w:rPr>
                <w:rFonts w:ascii="Times New Roman" w:hAnsi="Times New Roman" w:cs="Times New Roman"/>
                <w:b/>
                <w:sz w:val="24"/>
                <w:szCs w:val="24"/>
              </w:rPr>
              <w:t>Memiliki pelanggan tetap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miliki pelanggan tetap dapat menstabilkan pendapatan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gan mempunyai pelanggan tetap dapat meningkatkan penjualan ayam potong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3846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gan memiliki pelanggan tetap dapat memikat pelanggan baru untuk membeli ayam potong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46" w:type="dxa"/>
          </w:tcPr>
          <w:p w:rsidR="00393E3F" w:rsidRPr="008C098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C098F">
              <w:rPr>
                <w:rFonts w:ascii="Times New Roman" w:hAnsi="Times New Roman" w:cs="Times New Roman"/>
                <w:b/>
                <w:sz w:val="24"/>
                <w:szCs w:val="24"/>
              </w:rPr>
              <w:t>Pemilik dan karyawan yang terampil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3846" w:type="dxa"/>
          </w:tcPr>
          <w:p w:rsidR="00393E3F" w:rsidRPr="008C098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C098F">
              <w:rPr>
                <w:rFonts w:ascii="Times New Roman" w:hAnsi="Times New Roman" w:cs="Times New Roman"/>
                <w:sz w:val="24"/>
                <w:szCs w:val="24"/>
              </w:rPr>
              <w:t xml:space="preserve">Pemilik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saha memiliki kemampuan mengatur jadwal operasional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3846" w:type="dxa"/>
          </w:tcPr>
          <w:p w:rsidR="00393E3F" w:rsidRPr="008C098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C098F">
              <w:rPr>
                <w:rFonts w:ascii="Times New Roman" w:hAnsi="Times New Roman" w:cs="Times New Roman"/>
                <w:sz w:val="24"/>
                <w:szCs w:val="24"/>
              </w:rPr>
              <w:t xml:space="preserve">Pemilik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saha harus bisa mengawasi para karyawannya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3846" w:type="dxa"/>
          </w:tcPr>
          <w:p w:rsidR="00393E3F" w:rsidRPr="008C098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C098F">
              <w:rPr>
                <w:rFonts w:ascii="Times New Roman" w:hAnsi="Times New Roman" w:cs="Times New Roman"/>
                <w:sz w:val="24"/>
                <w:szCs w:val="24"/>
              </w:rPr>
              <w:t xml:space="preserve">Karyaw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arus pandai dalam mengambil hati konsumen</w:t>
            </w:r>
          </w:p>
        </w:tc>
        <w:tc>
          <w:tcPr>
            <w:tcW w:w="85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8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0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4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426" w:type="dxa"/>
        <w:tblLayout w:type="fixed"/>
        <w:tblLook w:val="04A0"/>
      </w:tblPr>
      <w:tblGrid>
        <w:gridCol w:w="543"/>
        <w:gridCol w:w="4129"/>
        <w:gridCol w:w="709"/>
        <w:gridCol w:w="709"/>
        <w:gridCol w:w="709"/>
        <w:gridCol w:w="702"/>
      </w:tblGrid>
      <w:tr w:rsidR="00393E3F" w:rsidTr="00FB5CF6">
        <w:tc>
          <w:tcPr>
            <w:tcW w:w="543" w:type="dxa"/>
            <w:vMerge w:val="restart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15B4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129" w:type="dxa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aktor Internal</w:t>
            </w:r>
          </w:p>
        </w:tc>
        <w:tc>
          <w:tcPr>
            <w:tcW w:w="2829" w:type="dxa"/>
            <w:gridSpan w:val="4"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ategori Penilaian</w:t>
            </w:r>
          </w:p>
        </w:tc>
      </w:tr>
      <w:tr w:rsidR="00393E3F" w:rsidTr="00FB5CF6">
        <w:tc>
          <w:tcPr>
            <w:tcW w:w="543" w:type="dxa"/>
            <w:vMerge/>
          </w:tcPr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Weakhess / Kelemahan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roduk tidak tahan lama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  <w:p w:rsidR="00393E3F" w:rsidRPr="004515B4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duk ayam potong tahan untuk beberpa hari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duk ayam potong tahan terhadap paparan sinar matahari yang cukup lama 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yam yang telah dipotong terlalu lama akan mengubah tekstur, warna dari ayam potong tersebut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29" w:type="dxa"/>
          </w:tcPr>
          <w:p w:rsidR="00393E3F" w:rsidRPr="005A7CC9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A7CC9">
              <w:rPr>
                <w:rFonts w:ascii="Times New Roman" w:hAnsi="Times New Roman" w:cs="Times New Roman"/>
                <w:b/>
                <w:sz w:val="24"/>
                <w:szCs w:val="24"/>
              </w:rPr>
              <w:t>Modal yang dibutuhkan besar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dal yang dibutuhkan untuk membuka usaha ayam potong cukup besar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dal yang bapak terima untuk membuka usaha ayam potong ini berasal berasal dari modal sendiri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pakah bapak meminjam modal ke bank untuk membuka usaha ayam potong ini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Pr="004E5562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129" w:type="dxa"/>
          </w:tcPr>
          <w:p w:rsidR="00393E3F" w:rsidRPr="004E5562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E5562">
              <w:rPr>
                <w:rFonts w:ascii="Times New Roman" w:hAnsi="Times New Roman" w:cs="Times New Roman"/>
                <w:b/>
                <w:sz w:val="24"/>
                <w:szCs w:val="24"/>
              </w:rPr>
              <w:t>Saluran distribusi terbatas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Bapak menyediakan layanan antar ke pelanggan yang membeli ayam potong dalam jumlah banyak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rga ayam yang bapak jual dengan harga standar karena distribusinya hanya di pasar saaja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distribusian ayam potong bapak terbatas diakibatkan faktor biaya yang besar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29" w:type="dxa"/>
          </w:tcPr>
          <w:p w:rsidR="00393E3F" w:rsidRPr="005E5548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E5548">
              <w:rPr>
                <w:rFonts w:ascii="Times New Roman" w:hAnsi="Times New Roman" w:cs="Times New Roman"/>
                <w:b/>
                <w:sz w:val="24"/>
                <w:szCs w:val="24"/>
              </w:rPr>
              <w:t>Pencemaran dari limbah pemotongan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mbah dari pemotongan dapat mencemari udara sekitar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ir limbah dari pemotongan, pencucian, dapat mencemari air, seperti air sumur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543" w:type="dxa"/>
          </w:tcPr>
          <w:p w:rsidR="00393E3F" w:rsidRDefault="00393E3F" w:rsidP="00FB5CF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412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mbah dari pemotongan jika tidak diolah dengan baik dapat menjadi sumber penyakit bagi pemilik usaha maupun karyawan</w:t>
            </w: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:rsidR="00393E3F" w:rsidRDefault="00393E3F" w:rsidP="00FB5CF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ind w:left="426" w:hanging="426"/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Pr="00336C7A" w:rsidRDefault="00393E3F" w:rsidP="00393E3F">
      <w:pPr>
        <w:pStyle w:val="Heading1"/>
        <w:spacing w:before="0"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" w:name="_Toc210518006"/>
      <w:r w:rsidRPr="00336C7A">
        <w:rPr>
          <w:rFonts w:ascii="Times New Roman" w:hAnsi="Times New Roman" w:cs="Times New Roman"/>
          <w:b/>
          <w:color w:val="auto"/>
          <w:sz w:val="24"/>
          <w:szCs w:val="24"/>
        </w:rPr>
        <w:t>LAMPIRAN III</w:t>
      </w:r>
      <w:bookmarkEnd w:id="4"/>
    </w:p>
    <w:p w:rsidR="00393E3F" w:rsidRPr="001554A0" w:rsidRDefault="00393E3F" w:rsidP="00393E3F">
      <w:pPr>
        <w:spacing w:after="0" w:line="480" w:lineRule="auto"/>
        <w:ind w:left="426" w:hanging="426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554A0">
        <w:rPr>
          <w:rFonts w:ascii="Times New Roman" w:hAnsi="Times New Roman" w:cs="Times New Roman"/>
          <w:b/>
          <w:sz w:val="24"/>
          <w:szCs w:val="24"/>
        </w:rPr>
        <w:t>Hasil Wawancara</w:t>
      </w:r>
      <w:bookmarkEnd w:id="2"/>
    </w:p>
    <w:tbl>
      <w:tblPr>
        <w:tblStyle w:val="TableGrid"/>
        <w:tblW w:w="8075" w:type="dxa"/>
        <w:tblLook w:val="04A0"/>
      </w:tblPr>
      <w:tblGrid>
        <w:gridCol w:w="1413"/>
        <w:gridCol w:w="567"/>
        <w:gridCol w:w="567"/>
        <w:gridCol w:w="602"/>
        <w:gridCol w:w="513"/>
        <w:gridCol w:w="444"/>
        <w:gridCol w:w="582"/>
        <w:gridCol w:w="410"/>
        <w:gridCol w:w="426"/>
        <w:gridCol w:w="418"/>
        <w:gridCol w:w="456"/>
        <w:gridCol w:w="456"/>
        <w:gridCol w:w="456"/>
        <w:gridCol w:w="765"/>
      </w:tblGrid>
      <w:tr w:rsidR="00393E3F" w:rsidTr="00FB5CF6">
        <w:tc>
          <w:tcPr>
            <w:tcW w:w="1413" w:type="dxa"/>
          </w:tcPr>
          <w:p w:rsidR="00393E3F" w:rsidRPr="00102B7B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5" w:name="_Hlk201257204"/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Variabel Internal</w:t>
            </w:r>
          </w:p>
        </w:tc>
        <w:tc>
          <w:tcPr>
            <w:tcW w:w="5897" w:type="dxa"/>
            <w:gridSpan w:val="12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Responden</w:t>
            </w:r>
          </w:p>
        </w:tc>
        <w:tc>
          <w:tcPr>
            <w:tcW w:w="765" w:type="dxa"/>
            <w:vMerge w:val="restart"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44BAD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</w:tr>
      <w:tr w:rsidR="00393E3F" w:rsidTr="00FB5CF6">
        <w:tc>
          <w:tcPr>
            <w:tcW w:w="1413" w:type="dxa"/>
          </w:tcPr>
          <w:p w:rsidR="00393E3F" w:rsidRPr="00102B7B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Kekuatan</w:t>
            </w:r>
          </w:p>
        </w:tc>
        <w:tc>
          <w:tcPr>
            <w:tcW w:w="567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567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602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513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44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582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  <w:tc>
          <w:tcPr>
            <w:tcW w:w="410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426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8</w:t>
            </w:r>
          </w:p>
        </w:tc>
        <w:tc>
          <w:tcPr>
            <w:tcW w:w="418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9</w:t>
            </w:r>
          </w:p>
        </w:tc>
        <w:tc>
          <w:tcPr>
            <w:tcW w:w="456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  <w:tc>
          <w:tcPr>
            <w:tcW w:w="456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11</w:t>
            </w:r>
          </w:p>
        </w:tc>
        <w:tc>
          <w:tcPr>
            <w:tcW w:w="456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12</w:t>
            </w:r>
          </w:p>
        </w:tc>
        <w:tc>
          <w:tcPr>
            <w:tcW w:w="765" w:type="dxa"/>
            <w:vMerge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93E3F" w:rsidTr="00FB5CF6">
        <w:tc>
          <w:tcPr>
            <w:tcW w:w="141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  <w:p w:rsidR="00393E3F" w:rsidRPr="005E5548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9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</w:t>
            </w:r>
          </w:p>
        </w:tc>
      </w:tr>
      <w:tr w:rsidR="00393E3F" w:rsidTr="00FB5CF6">
        <w:tc>
          <w:tcPr>
            <w:tcW w:w="1413" w:type="dxa"/>
          </w:tcPr>
          <w:p w:rsidR="00393E3F" w:rsidRPr="00261B32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61B3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otal 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517</w:t>
            </w:r>
          </w:p>
        </w:tc>
      </w:tr>
      <w:tr w:rsidR="00393E3F" w:rsidTr="00FB5CF6">
        <w:tc>
          <w:tcPr>
            <w:tcW w:w="1413" w:type="dxa"/>
          </w:tcPr>
          <w:p w:rsidR="00393E3F" w:rsidRPr="00AC72FF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C72F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Kelemahan </w:t>
            </w:r>
          </w:p>
        </w:tc>
        <w:tc>
          <w:tcPr>
            <w:tcW w:w="567" w:type="dxa"/>
          </w:tcPr>
          <w:p w:rsidR="00393E3F" w:rsidRDefault="00393E3F" w:rsidP="00FB5C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5" w:type="dxa"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93E3F" w:rsidTr="00FB5CF6">
        <w:tc>
          <w:tcPr>
            <w:tcW w:w="141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5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  <w:p w:rsidR="00393E3F" w:rsidRPr="005E5548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30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0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</w:tc>
      </w:tr>
      <w:tr w:rsidR="00393E3F" w:rsidTr="00FB5CF6">
        <w:tc>
          <w:tcPr>
            <w:tcW w:w="141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Total 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2</w:t>
            </w:r>
          </w:p>
        </w:tc>
      </w:tr>
      <w:bookmarkEnd w:id="5"/>
    </w:tbl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  <w:r w:rsidRPr="00444BAD">
        <w:rPr>
          <w:rFonts w:ascii="Times New Roman" w:hAnsi="Times New Roman" w:cs="Times New Roman"/>
          <w:b/>
          <w:sz w:val="24"/>
          <w:szCs w:val="24"/>
        </w:rPr>
        <w:t>Kusioner Matriks</w:t>
      </w:r>
    </w:p>
    <w:tbl>
      <w:tblPr>
        <w:tblStyle w:val="TableGrid"/>
        <w:tblW w:w="4957" w:type="dxa"/>
        <w:tblLook w:val="04A0"/>
      </w:tblPr>
      <w:tblGrid>
        <w:gridCol w:w="2122"/>
        <w:gridCol w:w="1275"/>
        <w:gridCol w:w="1560"/>
      </w:tblGrid>
      <w:tr w:rsidR="00393E3F" w:rsidTr="00FB5CF6">
        <w:tc>
          <w:tcPr>
            <w:tcW w:w="2122" w:type="dxa"/>
          </w:tcPr>
          <w:p w:rsidR="00393E3F" w:rsidRPr="00102B7B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6" w:name="_Hlk202388943"/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Variabel Internal</w:t>
            </w:r>
          </w:p>
        </w:tc>
        <w:tc>
          <w:tcPr>
            <w:tcW w:w="1275" w:type="dxa"/>
            <w:vMerge w:val="restart"/>
          </w:tcPr>
          <w:p w:rsidR="00393E3F" w:rsidRPr="00182C60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2C60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  <w:tc>
          <w:tcPr>
            <w:tcW w:w="1560" w:type="dxa"/>
            <w:vMerge w:val="restart"/>
          </w:tcPr>
          <w:p w:rsidR="00393E3F" w:rsidRPr="00182C60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2C60">
              <w:rPr>
                <w:rFonts w:ascii="Times New Roman" w:hAnsi="Times New Roman" w:cs="Times New Roman"/>
                <w:b/>
                <w:sz w:val="24"/>
                <w:szCs w:val="24"/>
              </w:rPr>
              <w:t>average</w:t>
            </w:r>
          </w:p>
        </w:tc>
      </w:tr>
      <w:tr w:rsidR="00393E3F" w:rsidTr="00FB5CF6">
        <w:tc>
          <w:tcPr>
            <w:tcW w:w="2122" w:type="dxa"/>
          </w:tcPr>
          <w:p w:rsidR="00393E3F" w:rsidRPr="00102B7B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Kekuatan</w:t>
            </w:r>
          </w:p>
        </w:tc>
        <w:tc>
          <w:tcPr>
            <w:tcW w:w="1275" w:type="dxa"/>
            <w:vMerge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  <w:vMerge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2122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9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  <w:p w:rsidR="00393E3F" w:rsidRPr="00B736C8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27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43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2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45 : 12 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2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43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9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 : 12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 : 12</w:t>
            </w:r>
          </w:p>
        </w:tc>
        <w:tc>
          <w:tcPr>
            <w:tcW w:w="156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,5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5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5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6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,5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2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66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66</w:t>
            </w:r>
          </w:p>
        </w:tc>
      </w:tr>
      <w:tr w:rsidR="00393E3F" w:rsidTr="00FB5CF6">
        <w:tc>
          <w:tcPr>
            <w:tcW w:w="2122" w:type="dxa"/>
          </w:tcPr>
          <w:p w:rsidR="00393E3F" w:rsidRPr="00AC72FF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C72FF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Kelemahan </w:t>
            </w:r>
          </w:p>
        </w:tc>
        <w:tc>
          <w:tcPr>
            <w:tcW w:w="1275" w:type="dxa"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2122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  <w:p w:rsidR="00393E3F" w:rsidRPr="00B736C8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27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2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2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0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0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 : 12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</w:tc>
        <w:tc>
          <w:tcPr>
            <w:tcW w:w="156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8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5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66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bookmarkEnd w:id="6"/>
    </w:tbl>
    <w:p w:rsidR="00393E3F" w:rsidRDefault="00393E3F" w:rsidP="00393E3F">
      <w:pPr>
        <w:spacing w:after="0" w:line="360" w:lineRule="auto"/>
        <w:rPr>
          <w:rFonts w:eastAsiaTheme="minorEastAsia"/>
          <w:sz w:val="24"/>
          <w:szCs w:val="24"/>
        </w:rPr>
      </w:pPr>
    </w:p>
    <w:p w:rsidR="00393E3F" w:rsidRPr="00EF16D7" w:rsidRDefault="00393E3F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Menentukan nilai rating</w:t>
      </w:r>
    </w:p>
    <w:p w:rsidR="00393E3F" w:rsidRDefault="004E1A60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bar>
          <m:barPr>
            <m:pos m:val="top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bar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</m:bar>
      </m:oMath>
      <w:r w:rsidR="00393E3F">
        <w:rPr>
          <w:rFonts w:ascii="Times New Roman" w:eastAsiaTheme="minorEastAsia" w:hAnsi="Times New Roman" w:cs="Times New Roman"/>
          <w:sz w:val="24"/>
          <w:szCs w:val="24"/>
        </w:rPr>
        <w:t xml:space="preserve"> = ∑ x / n</w:t>
      </w:r>
    </w:p>
    <w:p w:rsidR="00393E3F" w:rsidRDefault="00393E3F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Keterangan :</w:t>
      </w:r>
    </w:p>
    <w:p w:rsidR="00393E3F" w:rsidRDefault="004E1A60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bar>
          <m:barPr>
            <m:pos m:val="top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bar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</m:bar>
      </m:oMath>
      <w:r w:rsidR="00393E3F">
        <w:rPr>
          <w:rFonts w:ascii="Times New Roman" w:eastAsiaTheme="minorEastAsia" w:hAnsi="Times New Roman" w:cs="Times New Roman"/>
          <w:sz w:val="24"/>
          <w:szCs w:val="24"/>
        </w:rPr>
        <w:tab/>
        <w:t>= Rata – rata</w:t>
      </w:r>
    </w:p>
    <w:p w:rsidR="00393E3F" w:rsidRDefault="00393E3F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∑ x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Penjumlahan dari semua data</w:t>
      </w:r>
    </w:p>
    <w:p w:rsidR="00393E3F" w:rsidRPr="00EF16D7" w:rsidRDefault="00393E3F" w:rsidP="00393E3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Banyaknya data</w:t>
      </w:r>
    </w:p>
    <w:p w:rsidR="00393E3F" w:rsidRPr="00EF16D7" w:rsidRDefault="00393E3F" w:rsidP="00393E3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3 : 12 = 3,58</w:t>
      </w: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8075" w:type="dxa"/>
        <w:tblLook w:val="04A0"/>
      </w:tblPr>
      <w:tblGrid>
        <w:gridCol w:w="1413"/>
        <w:gridCol w:w="567"/>
        <w:gridCol w:w="567"/>
        <w:gridCol w:w="602"/>
        <w:gridCol w:w="513"/>
        <w:gridCol w:w="444"/>
        <w:gridCol w:w="582"/>
        <w:gridCol w:w="410"/>
        <w:gridCol w:w="426"/>
        <w:gridCol w:w="418"/>
        <w:gridCol w:w="456"/>
        <w:gridCol w:w="456"/>
        <w:gridCol w:w="456"/>
        <w:gridCol w:w="765"/>
      </w:tblGrid>
      <w:tr w:rsidR="00393E3F" w:rsidTr="00FB5CF6">
        <w:tc>
          <w:tcPr>
            <w:tcW w:w="1413" w:type="dxa"/>
          </w:tcPr>
          <w:p w:rsidR="00393E3F" w:rsidRPr="00102B7B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Variabel Internal</w:t>
            </w:r>
          </w:p>
        </w:tc>
        <w:tc>
          <w:tcPr>
            <w:tcW w:w="5897" w:type="dxa"/>
            <w:gridSpan w:val="12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Responden</w:t>
            </w:r>
          </w:p>
        </w:tc>
        <w:tc>
          <w:tcPr>
            <w:tcW w:w="765" w:type="dxa"/>
            <w:vMerge w:val="restart"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44BAD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</w:tr>
      <w:tr w:rsidR="00393E3F" w:rsidTr="00FB5CF6">
        <w:tc>
          <w:tcPr>
            <w:tcW w:w="1413" w:type="dxa"/>
          </w:tcPr>
          <w:p w:rsidR="00393E3F" w:rsidRPr="00102B7B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eluang </w:t>
            </w:r>
          </w:p>
        </w:tc>
        <w:tc>
          <w:tcPr>
            <w:tcW w:w="567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567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602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513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44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582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  <w:tc>
          <w:tcPr>
            <w:tcW w:w="410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426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8</w:t>
            </w:r>
          </w:p>
        </w:tc>
        <w:tc>
          <w:tcPr>
            <w:tcW w:w="418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9</w:t>
            </w:r>
          </w:p>
        </w:tc>
        <w:tc>
          <w:tcPr>
            <w:tcW w:w="456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  <w:tc>
          <w:tcPr>
            <w:tcW w:w="456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11</w:t>
            </w:r>
          </w:p>
        </w:tc>
        <w:tc>
          <w:tcPr>
            <w:tcW w:w="456" w:type="dxa"/>
          </w:tcPr>
          <w:p w:rsidR="00393E3F" w:rsidRPr="00102B7B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12</w:t>
            </w:r>
          </w:p>
        </w:tc>
        <w:tc>
          <w:tcPr>
            <w:tcW w:w="765" w:type="dxa"/>
            <w:vMerge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93E3F" w:rsidTr="00FB5CF6">
        <w:tc>
          <w:tcPr>
            <w:tcW w:w="141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  <w:p w:rsidR="00393E3F" w:rsidRPr="005E5548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</w:t>
            </w:r>
          </w:p>
        </w:tc>
      </w:tr>
      <w:tr w:rsidR="00393E3F" w:rsidTr="00FB5CF6">
        <w:tc>
          <w:tcPr>
            <w:tcW w:w="141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otal 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530</w:t>
            </w:r>
          </w:p>
        </w:tc>
      </w:tr>
      <w:tr w:rsidR="00393E3F" w:rsidTr="00FB5CF6">
        <w:tc>
          <w:tcPr>
            <w:tcW w:w="1413" w:type="dxa"/>
          </w:tcPr>
          <w:p w:rsidR="00393E3F" w:rsidRPr="00AC72FF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ncaman </w:t>
            </w:r>
          </w:p>
        </w:tc>
        <w:tc>
          <w:tcPr>
            <w:tcW w:w="567" w:type="dxa"/>
          </w:tcPr>
          <w:p w:rsidR="00393E3F" w:rsidRDefault="00393E3F" w:rsidP="00FB5C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5" w:type="dxa"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93E3F" w:rsidTr="00FB5CF6">
        <w:tc>
          <w:tcPr>
            <w:tcW w:w="141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0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  <w:p w:rsidR="00393E3F" w:rsidRPr="005E5548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4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7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47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</w:t>
            </w:r>
          </w:p>
        </w:tc>
      </w:tr>
      <w:tr w:rsidR="00393E3F" w:rsidTr="00FB5CF6">
        <w:tc>
          <w:tcPr>
            <w:tcW w:w="141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Total </w:t>
            </w: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4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2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0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5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516</w:t>
            </w:r>
          </w:p>
        </w:tc>
      </w:tr>
    </w:tbl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  <w:r w:rsidRPr="00444BAD">
        <w:rPr>
          <w:rFonts w:ascii="Times New Roman" w:hAnsi="Times New Roman" w:cs="Times New Roman"/>
          <w:b/>
          <w:sz w:val="24"/>
          <w:szCs w:val="24"/>
        </w:rPr>
        <w:t>Kusioner Matriks</w:t>
      </w:r>
    </w:p>
    <w:tbl>
      <w:tblPr>
        <w:tblStyle w:val="TableGrid"/>
        <w:tblW w:w="4957" w:type="dxa"/>
        <w:tblLook w:val="04A0"/>
      </w:tblPr>
      <w:tblGrid>
        <w:gridCol w:w="2263"/>
        <w:gridCol w:w="1276"/>
        <w:gridCol w:w="1418"/>
      </w:tblGrid>
      <w:tr w:rsidR="00393E3F" w:rsidTr="00FB5CF6">
        <w:tc>
          <w:tcPr>
            <w:tcW w:w="2263" w:type="dxa"/>
          </w:tcPr>
          <w:p w:rsidR="00393E3F" w:rsidRPr="00102B7B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Variabel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ks</w:t>
            </w:r>
            <w:r w:rsidRPr="00102B7B">
              <w:rPr>
                <w:rFonts w:ascii="Times New Roman" w:hAnsi="Times New Roman" w:cs="Times New Roman"/>
                <w:b/>
                <w:sz w:val="24"/>
                <w:szCs w:val="24"/>
              </w:rPr>
              <w:t>ternal</w:t>
            </w:r>
          </w:p>
        </w:tc>
        <w:tc>
          <w:tcPr>
            <w:tcW w:w="1276" w:type="dxa"/>
            <w:vMerge w:val="restart"/>
          </w:tcPr>
          <w:p w:rsidR="00393E3F" w:rsidRPr="00182C60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2C60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  <w:tc>
          <w:tcPr>
            <w:tcW w:w="1418" w:type="dxa"/>
            <w:vMerge w:val="restart"/>
          </w:tcPr>
          <w:p w:rsidR="00393E3F" w:rsidRPr="00182C60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2C60">
              <w:rPr>
                <w:rFonts w:ascii="Times New Roman" w:hAnsi="Times New Roman" w:cs="Times New Roman"/>
                <w:b/>
                <w:sz w:val="24"/>
                <w:szCs w:val="24"/>
              </w:rPr>
              <w:t>average</w:t>
            </w:r>
          </w:p>
        </w:tc>
      </w:tr>
      <w:tr w:rsidR="00393E3F" w:rsidTr="00FB5CF6">
        <w:tc>
          <w:tcPr>
            <w:tcW w:w="2263" w:type="dxa"/>
          </w:tcPr>
          <w:p w:rsidR="00393E3F" w:rsidRPr="00102B7B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eluang </w:t>
            </w:r>
          </w:p>
        </w:tc>
        <w:tc>
          <w:tcPr>
            <w:tcW w:w="1276" w:type="dxa"/>
            <w:vMerge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vMerge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226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1.</w:t>
            </w:r>
          </w:p>
          <w:p w:rsidR="00393E3F" w:rsidRPr="00B736C8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27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43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2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3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45 : 12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 : 12</w:t>
            </w:r>
          </w:p>
        </w:tc>
        <w:tc>
          <w:tcPr>
            <w:tcW w:w="1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,5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6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5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8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6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58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6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,75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83</w:t>
            </w:r>
          </w:p>
        </w:tc>
      </w:tr>
      <w:tr w:rsidR="00393E3F" w:rsidTr="00FB5CF6">
        <w:tc>
          <w:tcPr>
            <w:tcW w:w="2263" w:type="dxa"/>
          </w:tcPr>
          <w:p w:rsidR="00393E3F" w:rsidRPr="00AC72FF" w:rsidRDefault="00393E3F" w:rsidP="00FB5CF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Ancaman </w:t>
            </w:r>
          </w:p>
        </w:tc>
        <w:tc>
          <w:tcPr>
            <w:tcW w:w="1276" w:type="dxa"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3E3F" w:rsidTr="00FB5CF6">
        <w:tc>
          <w:tcPr>
            <w:tcW w:w="2263" w:type="dxa"/>
          </w:tcPr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  <w:p w:rsidR="00393E3F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  <w:p w:rsidR="00393E3F" w:rsidRPr="00B736C8" w:rsidRDefault="00393E3F" w:rsidP="00FB5CF6">
            <w:pPr>
              <w:shd w:val="clear" w:color="auto" w:fill="FFFFFF" w:themeFill="background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276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7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4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8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2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7 : 12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5 : 12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6 : 12</w:t>
            </w:r>
          </w:p>
        </w:tc>
        <w:tc>
          <w:tcPr>
            <w:tcW w:w="1418" w:type="dxa"/>
          </w:tcPr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8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9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66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83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91</w:t>
            </w:r>
          </w:p>
          <w:p w:rsidR="00393E3F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75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83</w:t>
            </w:r>
          </w:p>
          <w:p w:rsidR="00393E3F" w:rsidRPr="00444BAD" w:rsidRDefault="00393E3F" w:rsidP="00FB5C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93E3F" w:rsidRDefault="00393E3F" w:rsidP="00393E3F">
      <w:pPr>
        <w:rPr>
          <w:rFonts w:ascii="Times New Roman" w:hAnsi="Times New Roman" w:cs="Times New Roman"/>
          <w:b/>
          <w:sz w:val="24"/>
          <w:szCs w:val="24"/>
        </w:rPr>
      </w:pPr>
    </w:p>
    <w:p w:rsidR="00393E3F" w:rsidRPr="00EF16D7" w:rsidRDefault="00393E3F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Menentukan nilai rating</w:t>
      </w:r>
    </w:p>
    <w:p w:rsidR="00393E3F" w:rsidRDefault="004E1A60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bar>
          <m:barPr>
            <m:pos m:val="top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bar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</m:bar>
      </m:oMath>
      <w:r w:rsidR="00393E3F">
        <w:rPr>
          <w:rFonts w:ascii="Times New Roman" w:eastAsiaTheme="minorEastAsia" w:hAnsi="Times New Roman" w:cs="Times New Roman"/>
          <w:sz w:val="24"/>
          <w:szCs w:val="24"/>
        </w:rPr>
        <w:t xml:space="preserve"> = ∑ x / n</w:t>
      </w:r>
    </w:p>
    <w:p w:rsidR="00393E3F" w:rsidRDefault="00393E3F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Keterangan :</w:t>
      </w:r>
    </w:p>
    <w:p w:rsidR="00393E3F" w:rsidRDefault="004E1A60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bar>
          <m:barPr>
            <m:pos m:val="top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bar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</m:bar>
      </m:oMath>
      <w:r w:rsidR="00393E3F">
        <w:rPr>
          <w:rFonts w:ascii="Times New Roman" w:eastAsiaTheme="minorEastAsia" w:hAnsi="Times New Roman" w:cs="Times New Roman"/>
          <w:sz w:val="24"/>
          <w:szCs w:val="24"/>
        </w:rPr>
        <w:tab/>
        <w:t>= Rata – rata</w:t>
      </w:r>
    </w:p>
    <w:p w:rsidR="00393E3F" w:rsidRDefault="00393E3F" w:rsidP="00393E3F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∑ x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Penjumlahan dari semua data</w:t>
      </w:r>
    </w:p>
    <w:p w:rsidR="00393E3F" w:rsidRPr="00EF16D7" w:rsidRDefault="00393E3F" w:rsidP="00393E3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Banyaknya data</w:t>
      </w:r>
    </w:p>
    <w:p w:rsidR="00393E3F" w:rsidRDefault="00393E3F" w:rsidP="00393E3F">
      <w:pPr>
        <w:spacing w:after="0" w:line="360" w:lineRule="auto"/>
        <w:rPr>
          <w:rFonts w:ascii="Times New Roman" w:hAnsi="Times New Roman" w:cs="Times New Roman"/>
          <w:sz w:val="24"/>
          <w:szCs w:val="24"/>
        </w:rPr>
        <w:sectPr w:rsidR="00393E3F" w:rsidSect="000E6490">
          <w:pgSz w:w="11906" w:h="16838"/>
          <w:pgMar w:top="2268" w:right="1701" w:bottom="1701" w:left="2268" w:header="709" w:footer="709" w:gutter="0"/>
          <w:pgNumType w:start="67"/>
          <w:cols w:space="708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>44 : 12 = 3,66</w:t>
      </w:r>
    </w:p>
    <w:p w:rsidR="00393E3F" w:rsidRDefault="00393E3F" w:rsidP="00393E3F">
      <w:pPr>
        <w:spacing w:after="0" w:line="360" w:lineRule="auto"/>
        <w:rPr>
          <w:rFonts w:ascii="Times New Roman" w:hAnsi="Times New Roman" w:cs="Times New Roman"/>
          <w:sz w:val="24"/>
          <w:szCs w:val="24"/>
        </w:rPr>
        <w:sectPr w:rsidR="00393E3F" w:rsidSect="000E6490">
          <w:pgSz w:w="11906" w:h="16838"/>
          <w:pgMar w:top="2268" w:right="1701" w:bottom="1701" w:left="2268" w:header="709" w:footer="709" w:gutter="0"/>
          <w:pgNumType w:start="67"/>
          <w:cols w:space="708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45720</wp:posOffset>
            </wp:positionH>
            <wp:positionV relativeFrom="paragraph">
              <wp:posOffset>-137160</wp:posOffset>
            </wp:positionV>
            <wp:extent cx="5372100" cy="8001000"/>
            <wp:effectExtent l="0" t="0" r="0" b="0"/>
            <wp:wrapNone/>
            <wp:docPr id="30" name="Picture 30" descr="C:\Users\OPERATOR\Pictures\2025-11-11\2025-11-11 13-20-13_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OPERATOR\Pictures\2025-11-11\2025-11-11 13-20-13_001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5099" r="9490"/>
                    <a:stretch/>
                  </pic:blipFill>
                  <pic:spPr bwMode="auto">
                    <a:xfrm rot="10800000">
                      <a:off x="0" y="0"/>
                      <a:ext cx="5372100" cy="800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393E3F" w:rsidRPr="00444BAD" w:rsidRDefault="00393E3F" w:rsidP="00393E3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-137160</wp:posOffset>
            </wp:positionH>
            <wp:positionV relativeFrom="paragraph">
              <wp:posOffset>-91440</wp:posOffset>
            </wp:positionV>
            <wp:extent cx="5274874" cy="8092440"/>
            <wp:effectExtent l="0" t="0" r="2540" b="3810"/>
            <wp:wrapNone/>
            <wp:docPr id="36" name="Picture 36" descr="C:\Users\OPERATOR\Pictures\2025-11-11\2025-11-11 13-20-29_0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OPERATOR\Pictures\2025-11-11\2025-11-11 13-20-29_001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202" r="4268"/>
                    <a:stretch/>
                  </pic:blipFill>
                  <pic:spPr bwMode="auto">
                    <a:xfrm rot="10800000">
                      <a:off x="0" y="0"/>
                      <a:ext cx="5274874" cy="8092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C822B5" w:rsidRPr="00393E3F" w:rsidRDefault="00AD5209" w:rsidP="00393E3F">
      <w:bookmarkStart w:id="7" w:name="_GoBack"/>
      <w:bookmarkEnd w:id="7"/>
    </w:p>
    <w:sectPr w:rsidR="00C822B5" w:rsidRPr="00393E3F" w:rsidSect="000C68A0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AD5209" w:rsidRDefault="00AD5209" w:rsidP="004E1A60">
      <w:pPr>
        <w:spacing w:after="0" w:line="240" w:lineRule="auto"/>
      </w:pPr>
      <w:r>
        <w:separator/>
      </w:r>
    </w:p>
  </w:endnote>
  <w:endnote w:type="continuationSeparator" w:id="1">
    <w:p w:rsidR="00AD5209" w:rsidRDefault="00AD5209" w:rsidP="004E1A6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16E76" w:rsidRDefault="00AD5209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49946454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77A9F" w:rsidRDefault="004E1A60">
        <w:pPr>
          <w:pStyle w:val="Footer"/>
          <w:jc w:val="center"/>
        </w:pPr>
        <w:r>
          <w:fldChar w:fldCharType="begin"/>
        </w:r>
        <w:r w:rsidR="00393E3F">
          <w:instrText xml:space="preserve"> PAGE   \* MERGEFORMAT </w:instrText>
        </w:r>
        <w:r>
          <w:fldChar w:fldCharType="separate"/>
        </w:r>
        <w:r w:rsidR="003551E8">
          <w:rPr>
            <w:noProof/>
          </w:rPr>
          <w:t>68</w:t>
        </w:r>
        <w:r>
          <w:rPr>
            <w:noProof/>
          </w:rPr>
          <w:fldChar w:fldCharType="end"/>
        </w:r>
      </w:p>
    </w:sdtContent>
  </w:sdt>
  <w:p w:rsidR="00277A9F" w:rsidRDefault="00AD5209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77A9F" w:rsidRDefault="00AD5209">
    <w:pPr>
      <w:pStyle w:val="Footer"/>
      <w:jc w:val="center"/>
    </w:pPr>
  </w:p>
  <w:p w:rsidR="00277A9F" w:rsidRDefault="00AD5209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AD5209" w:rsidRDefault="00AD5209" w:rsidP="004E1A60">
      <w:pPr>
        <w:spacing w:after="0" w:line="240" w:lineRule="auto"/>
      </w:pPr>
      <w:r>
        <w:separator/>
      </w:r>
    </w:p>
  </w:footnote>
  <w:footnote w:type="continuationSeparator" w:id="1">
    <w:p w:rsidR="00AD5209" w:rsidRDefault="00AD5209" w:rsidP="004E1A6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16E76" w:rsidRDefault="004E1A60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4438907" o:spid="_x0000_s2050" type="#_x0000_t75" style="position:absolute;margin-left:0;margin-top:0;width:396.65pt;height:391.35pt;z-index:-251656192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16E76" w:rsidRDefault="004E1A60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4438908" o:spid="_x0000_s2051" type="#_x0000_t75" style="position:absolute;margin-left:0;margin-top:0;width:396.65pt;height:391.35pt;z-index:-251655168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16E76" w:rsidRDefault="004E1A60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4438906" o:spid="_x0000_s2049" type="#_x0000_t75" style="position:absolute;margin-left:0;margin-top:0;width:396.65pt;height:391.35pt;z-index:-251657216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2480BE4"/>
    <w:multiLevelType w:val="hybridMultilevel"/>
    <w:tmpl w:val="A276FA2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IdMacAtCleanup w:val="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3"/>
  <w:documentProtection w:edit="forms" w:enforcement="1" w:cryptProviderType="rsaFull" w:cryptAlgorithmClass="hash" w:cryptAlgorithmType="typeAny" w:cryptAlgorithmSid="4" w:cryptSpinCount="50000" w:hash="Hk7ttJBUxdgh2ObAAXNgwJi7lNg=" w:salt="rzJKwUsdu4wS2Fq/zJEQkg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0C68A0"/>
    <w:rsid w:val="0009328B"/>
    <w:rsid w:val="000C68A0"/>
    <w:rsid w:val="003551E8"/>
    <w:rsid w:val="00371B0C"/>
    <w:rsid w:val="00393E3F"/>
    <w:rsid w:val="0046112D"/>
    <w:rsid w:val="004E1A60"/>
    <w:rsid w:val="0064579B"/>
    <w:rsid w:val="00A035AB"/>
    <w:rsid w:val="00A16BEB"/>
    <w:rsid w:val="00A87849"/>
    <w:rsid w:val="00AD5209"/>
    <w:rsid w:val="00D2112B"/>
    <w:rsid w:val="00D3215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68A0"/>
    <w:pPr>
      <w:spacing w:after="160" w:line="259" w:lineRule="auto"/>
    </w:pPr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0C68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215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784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16BE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C68A0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0C68A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68A0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0C68A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68A0"/>
    <w:rPr>
      <w:lang w:val="en-ID"/>
    </w:rPr>
  </w:style>
  <w:style w:type="paragraph" w:styleId="NormalWeb">
    <w:name w:val="Normal (Web)"/>
    <w:basedOn w:val="Normal"/>
    <w:uiPriority w:val="99"/>
    <w:unhideWhenUsed/>
    <w:rsid w:val="000C68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68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68A0"/>
    <w:rPr>
      <w:rFonts w:ascii="Tahoma" w:hAnsi="Tahoma" w:cs="Tahoma"/>
      <w:sz w:val="16"/>
      <w:szCs w:val="16"/>
      <w:lang w:val="en-ID"/>
    </w:rPr>
  </w:style>
  <w:style w:type="paragraph" w:styleId="ListParagraph">
    <w:name w:val="List Paragraph"/>
    <w:basedOn w:val="Normal"/>
    <w:uiPriority w:val="34"/>
    <w:qFormat/>
    <w:rsid w:val="00371B0C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9328B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9328B"/>
    <w:pPr>
      <w:tabs>
        <w:tab w:val="right" w:leader="dot" w:pos="7927"/>
      </w:tabs>
      <w:spacing w:after="100"/>
    </w:pPr>
    <w:rPr>
      <w:rFonts w:ascii="Times New Roman" w:hAnsi="Times New Roman" w:cs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09328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9328B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09328B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3215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ID"/>
    </w:rPr>
  </w:style>
  <w:style w:type="table" w:styleId="TableGrid">
    <w:name w:val="Table Grid"/>
    <w:basedOn w:val="TableNormal"/>
    <w:uiPriority w:val="39"/>
    <w:rsid w:val="0064579B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64579B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A87849"/>
    <w:rPr>
      <w:rFonts w:asciiTheme="majorHAnsi" w:eastAsiaTheme="majorEastAsia" w:hAnsiTheme="majorHAnsi" w:cstheme="majorBidi"/>
      <w:b/>
      <w:bCs/>
      <w:color w:val="4F81BD" w:themeColor="accent1"/>
      <w:lang w:val="en-ID"/>
    </w:rPr>
  </w:style>
  <w:style w:type="character" w:customStyle="1" w:styleId="Heading4Char">
    <w:name w:val="Heading 4 Char"/>
    <w:basedOn w:val="DefaultParagraphFont"/>
    <w:link w:val="Heading4"/>
    <w:uiPriority w:val="9"/>
    <w:rsid w:val="00A16BEB"/>
    <w:rPr>
      <w:rFonts w:asciiTheme="majorHAnsi" w:eastAsiaTheme="majorEastAsia" w:hAnsiTheme="majorHAnsi" w:cstheme="majorBidi"/>
      <w:b/>
      <w:bCs/>
      <w:i/>
      <w:iCs/>
      <w:color w:val="4F81BD" w:themeColor="accent1"/>
      <w:lang w:val="en-ID"/>
    </w:rPr>
  </w:style>
  <w:style w:type="character" w:styleId="PlaceholderText">
    <w:name w:val="Placeholder Text"/>
    <w:basedOn w:val="DefaultParagraphFont"/>
    <w:uiPriority w:val="99"/>
    <w:semiHidden/>
    <w:rsid w:val="00A16BEB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68A0"/>
    <w:pPr>
      <w:spacing w:after="160" w:line="259" w:lineRule="auto"/>
    </w:pPr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0C68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215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784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16BE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C68A0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0C68A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68A0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0C68A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68A0"/>
    <w:rPr>
      <w:lang w:val="en-ID"/>
    </w:rPr>
  </w:style>
  <w:style w:type="paragraph" w:styleId="NormalWeb">
    <w:name w:val="Normal (Web)"/>
    <w:basedOn w:val="Normal"/>
    <w:uiPriority w:val="99"/>
    <w:unhideWhenUsed/>
    <w:rsid w:val="000C68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68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68A0"/>
    <w:rPr>
      <w:rFonts w:ascii="Tahoma" w:hAnsi="Tahoma" w:cs="Tahoma"/>
      <w:sz w:val="16"/>
      <w:szCs w:val="16"/>
      <w:lang w:val="en-ID"/>
    </w:rPr>
  </w:style>
  <w:style w:type="paragraph" w:styleId="ListParagraph">
    <w:name w:val="List Paragraph"/>
    <w:basedOn w:val="Normal"/>
    <w:uiPriority w:val="34"/>
    <w:qFormat/>
    <w:rsid w:val="00371B0C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9328B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9328B"/>
    <w:pPr>
      <w:tabs>
        <w:tab w:val="right" w:leader="dot" w:pos="7927"/>
      </w:tabs>
      <w:spacing w:after="100"/>
    </w:pPr>
    <w:rPr>
      <w:rFonts w:ascii="Times New Roman" w:hAnsi="Times New Roman" w:cs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09328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9328B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09328B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3215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ID"/>
    </w:rPr>
  </w:style>
  <w:style w:type="table" w:styleId="TableGrid">
    <w:name w:val="Table Grid"/>
    <w:basedOn w:val="TableNormal"/>
    <w:uiPriority w:val="39"/>
    <w:rsid w:val="0064579B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64579B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A87849"/>
    <w:rPr>
      <w:rFonts w:asciiTheme="majorHAnsi" w:eastAsiaTheme="majorEastAsia" w:hAnsiTheme="majorHAnsi" w:cstheme="majorBidi"/>
      <w:b/>
      <w:bCs/>
      <w:color w:val="4F81BD" w:themeColor="accent1"/>
      <w:lang w:val="en-ID"/>
    </w:rPr>
  </w:style>
  <w:style w:type="character" w:customStyle="1" w:styleId="Heading4Char">
    <w:name w:val="Heading 4 Char"/>
    <w:basedOn w:val="DefaultParagraphFont"/>
    <w:link w:val="Heading4"/>
    <w:uiPriority w:val="9"/>
    <w:rsid w:val="00A16BEB"/>
    <w:rPr>
      <w:rFonts w:asciiTheme="majorHAnsi" w:eastAsiaTheme="majorEastAsia" w:hAnsiTheme="majorHAnsi" w:cstheme="majorBidi"/>
      <w:b/>
      <w:bCs/>
      <w:i/>
      <w:iCs/>
      <w:color w:val="4F81BD" w:themeColor="accent1"/>
      <w:lang w:val="en-ID"/>
    </w:rPr>
  </w:style>
  <w:style w:type="character" w:styleId="PlaceholderText">
    <w:name w:val="Placeholder Text"/>
    <w:basedOn w:val="DefaultParagraphFont"/>
    <w:uiPriority w:val="99"/>
    <w:semiHidden/>
    <w:rsid w:val="00A16BEB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footer" Target="footer2.xm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23" Type="http://schemas.microsoft.com/office/2007/relationships/stylesWithEffects" Target="stylesWithEffects.xml"/><Relationship Id="rId10" Type="http://schemas.openxmlformats.org/officeDocument/2006/relationships/image" Target="media/image4.jpeg"/><Relationship Id="rId19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1</Pages>
  <Words>2259</Words>
  <Characters>12880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PERATOR</dc:creator>
  <cp:lastModifiedBy>Win7</cp:lastModifiedBy>
  <cp:revision>2</cp:revision>
  <dcterms:created xsi:type="dcterms:W3CDTF">2025-11-21T07:45:00Z</dcterms:created>
  <dcterms:modified xsi:type="dcterms:W3CDTF">2025-11-21T07:45:00Z</dcterms:modified>
</cp:coreProperties>
</file>